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95A52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Pr>
          <w:noProof/>
          <w:lang w:eastAsia="en-AU"/>
        </w:rPr>
        <w:lastRenderedPageBreak/>
        <w:drawing>
          <wp:anchor distT="0" distB="0" distL="114300" distR="114300" simplePos="0" relativeHeight="251664384" behindDoc="0" locked="0" layoutInCell="1" allowOverlap="1" wp14:anchorId="7043AE8F" wp14:editId="3396984A">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3</w:t>
      </w:r>
      <w:r w:rsidR="00891721">
        <w:rPr>
          <w:noProof/>
        </w:rPr>
        <w:fldChar w:fldCharType="end"/>
      </w:r>
      <w:bookmarkEnd w:id="50"/>
      <w:r w:rsidR="00F46CF7">
        <w:t xml:space="preserve"> - </w:t>
      </w:r>
      <w:r w:rsidR="00F46CF7" w:rsidRPr="001B465A">
        <w:rPr>
          <w:highlight w:val="yellow"/>
        </w:rPr>
        <w:t>The PCB layout of the Data Acquisition Board</w:t>
      </w:r>
      <w:r w:rsidR="00F46CF7">
        <w:t>.</w:t>
      </w:r>
    </w:p>
    <w:p w14:paraId="49D3C45A" w14:textId="30FDD131" w:rsidR="00F46CF7" w:rsidRDefault="000768E8" w:rsidP="00F46CF7">
      <w:pPr>
        <w:pStyle w:val="Caption"/>
      </w:pPr>
      <w:bookmarkStart w:id="51" w:name="_Ref23792082"/>
      <w:r>
        <w:rPr>
          <w:noProof/>
        </w:rPr>
        <w:drawing>
          <wp:inline distT="0" distB="0" distL="0" distR="0" wp14:anchorId="212698BF" wp14:editId="14D96047">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7F849D7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3B3F1A9C"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1CB9E54C"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5517224D"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Each ADC channel takes its measurement from the feedback points FB_REF, FB1 through FB</w:t>
      </w:r>
      <w:r>
        <w:t xml:space="preserve">6. </w:t>
      </w:r>
    </w:p>
    <w:p w14:paraId="108A41D5" w14:textId="4BA8CEEC"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49BCC038"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70FDB912"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t>
      </w:r>
      <w:proofErr w:type="gramStart"/>
      <w:r w:rsidR="00BA2E8C">
        <w:t>was</w:t>
      </w:r>
      <w:proofErr w:type="gramEnd"/>
      <w:r w:rsidR="00BA2E8C">
        <w:t xml:space="preserve">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6BB7F070"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23104" behindDoc="0" locked="0" layoutInCell="1" allowOverlap="1" wp14:anchorId="01686EC9" wp14:editId="1A6DFE45">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0E331757"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0EA4E612"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3A7600B"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6A24CF0E"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8288" behindDoc="0" locked="0" layoutInCell="1" allowOverlap="1" wp14:anchorId="54D0AA79" wp14:editId="6147CA40">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8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7264" behindDoc="0" locked="0" layoutInCell="1" allowOverlap="1" wp14:anchorId="38BD9AD1" wp14:editId="65F1ECF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90336" behindDoc="0" locked="0" layoutInCell="1" allowOverlap="1" wp14:anchorId="60569170" wp14:editId="2DCF4E6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91360" behindDoc="0" locked="0" layoutInCell="1" allowOverlap="1" wp14:anchorId="01487442" wp14:editId="465F170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93408" behindDoc="0" locked="0" layoutInCell="1" allowOverlap="1" wp14:anchorId="1E9DCD00" wp14:editId="61709A5C">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77777777" w:rsidR="00D63820" w:rsidRDefault="00D63820" w:rsidP="00D63820"/>
    <w:p w14:paraId="0862E50F" w14:textId="1F9DEFAC" w:rsidR="00D63820" w:rsidRDefault="00D63820" w:rsidP="00D63820"/>
    <w:p w14:paraId="1BB40799" w14:textId="306991B1" w:rsidR="00D63820" w:rsidRDefault="00D63820" w:rsidP="00D63820"/>
    <w:p w14:paraId="27649F57" w14:textId="4AC82F7A" w:rsidR="00D63820" w:rsidRDefault="001A1C74" w:rsidP="00D63820">
      <w:r>
        <w:rPr>
          <w:noProof/>
        </w:rPr>
        <w:lastRenderedPageBreak/>
        <w:drawing>
          <wp:anchor distT="0" distB="0" distL="114300" distR="114300" simplePos="0" relativeHeight="251794432" behindDoc="0" locked="0" layoutInCell="1" allowOverlap="1" wp14:anchorId="12A177B5" wp14:editId="2A73135B">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6480" behindDoc="0" locked="0" layoutInCell="1" allowOverlap="1" wp14:anchorId="12DB030B" wp14:editId="14F3675B">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6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6974" behindDoc="0" locked="0" layoutInCell="1" allowOverlap="1" wp14:anchorId="7A9C7709" wp14:editId="1BF314A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8528" behindDoc="0" locked="0" layoutInCell="1" allowOverlap="1" wp14:anchorId="31280A39" wp14:editId="48661320">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27433EB5" w14:textId="635AA99D" w:rsidR="000768E8" w:rsidRDefault="000768E8" w:rsidP="001A1C74">
      <w:pPr>
        <w:pStyle w:val="Heading1"/>
        <w:sectPr w:rsidR="000768E8" w:rsidSect="000768E8">
          <w:footerReference w:type="default" r:id="rId76"/>
          <w:pgSz w:w="16838" w:h="11906" w:orient="landscape" w:code="9"/>
          <w:pgMar w:top="1701" w:right="1701" w:bottom="1440" w:left="1701" w:header="709" w:footer="709" w:gutter="0"/>
          <w:pgNumType w:start="1" w:chapStyle="1"/>
          <w:cols w:space="708"/>
          <w:docGrid w:linePitch="360"/>
        </w:sectPr>
      </w:pPr>
      <w:r>
        <w:lastRenderedPageBreak/>
        <w:t xml:space="preserve">Appendix D – </w:t>
      </w:r>
      <w:r>
        <w:t>Data Acquisition Board Bill of Materials</w:t>
      </w:r>
    </w:p>
    <w:p w14:paraId="4D369234" w14:textId="52383D73" w:rsidR="001A1C74" w:rsidRDefault="001A1C74" w:rsidP="001A1C74">
      <w:pPr>
        <w:pStyle w:val="Heading1"/>
      </w:pPr>
      <w:r>
        <w:lastRenderedPageBreak/>
        <w:t xml:space="preserve">Appendix </w:t>
      </w:r>
      <w:r w:rsidR="000768E8">
        <w:t>D</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1A522713"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7777777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379568E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7E5A9D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5CB7E40A"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0A2E1BC2"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51D0E33F"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5152" behindDoc="1" locked="0" layoutInCell="0" allowOverlap="1" wp14:anchorId="2522ACC3" wp14:editId="6A5913E3">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77777777"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7200" behindDoc="1" locked="0" layoutInCell="0" allowOverlap="1" wp14:anchorId="4C95B944" wp14:editId="59E5F9E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8224" behindDoc="0" locked="0" layoutInCell="1" allowOverlap="1" wp14:anchorId="027324AB" wp14:editId="02F1DC04">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61082953"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30272" behindDoc="1" locked="0" layoutInCell="0" allowOverlap="1" wp14:anchorId="40DB0B9F" wp14:editId="2E59B31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862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78"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0262705B"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2C60534F"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32320" behindDoc="1" locked="0" layoutInCell="0" allowOverlap="1" wp14:anchorId="0668C9E8" wp14:editId="66E806E6">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41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BFk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S84MaBrS&#10;Vg2BfcSBxRh1qLe+pMQnS6lhoAPKTmq9fUDx0zODtw2Yvdo4h32jQBLDKaGN4aRje7IEnaIR/5Ns&#10;aRjTCJ+9wj8X87HSrv+Ckq7AIWCqNtROM4fx2mKZxy+FqYmMGNF0T5eJRgGCgsViXnxYFpwJOpsV&#10;0/fLeZFKQhnR4sSs8+GzQs3iT8UdWSbBwvHBh8jumjJSjezOPMOwG1LziiQk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BPBBFk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79"/>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3BC3D1" w14:textId="77777777" w:rsidR="00C5688A" w:rsidRDefault="00C5688A" w:rsidP="00490097">
      <w:r>
        <w:separator/>
      </w:r>
    </w:p>
  </w:endnote>
  <w:endnote w:type="continuationSeparator" w:id="0">
    <w:p w14:paraId="006E91D9" w14:textId="77777777" w:rsidR="00C5688A" w:rsidRDefault="00C5688A"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16F29A7A" w:rsidR="000768E8" w:rsidRDefault="000768E8"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768E8" w:rsidRDefault="000768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2F703" w14:textId="77777777" w:rsidR="00C5688A" w:rsidRDefault="00C5688A" w:rsidP="00490097">
      <w:r>
        <w:separator/>
      </w:r>
    </w:p>
  </w:footnote>
  <w:footnote w:type="continuationSeparator" w:id="0">
    <w:p w14:paraId="0CAE7B2F" w14:textId="77777777" w:rsidR="00C5688A" w:rsidRDefault="00C5688A"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28F9"/>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5688A"/>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51.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hyperlink" Target="http://daq.netlify.app" TargetMode="External"/><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8</TotalTime>
  <Pages>94</Pages>
  <Words>35601</Words>
  <Characters>202214</Characters>
  <Application>Microsoft Office Word</Application>
  <DocSecurity>0</DocSecurity>
  <Lines>5184</Lines>
  <Paragraphs>190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36</cp:revision>
  <cp:lastPrinted>2020-06-18T02:31:00Z</cp:lastPrinted>
  <dcterms:created xsi:type="dcterms:W3CDTF">2020-06-03T08:02:00Z</dcterms:created>
  <dcterms:modified xsi:type="dcterms:W3CDTF">2020-06-18T04:43:00Z</dcterms:modified>
</cp:coreProperties>
</file>